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B3E6AD3"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 xml:space="preserve">Time-independent network based on static </w:t>
      </w:r>
      <w:proofErr w:type="gramStart"/>
      <w:r>
        <w:rPr>
          <w:rFonts w:ascii="Times New Roman" w:hAnsi="Times New Roman" w:cs="Times New Roman"/>
          <w:sz w:val="24"/>
        </w:rPr>
        <w:t>data</w:t>
      </w:r>
      <w:proofErr w:type="gramEnd"/>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 xml:space="preserve">Time-dependent network based on dynamic </w:t>
      </w:r>
      <w:proofErr w:type="gramStart"/>
      <w:r>
        <w:rPr>
          <w:rFonts w:ascii="Times New Roman" w:hAnsi="Times New Roman" w:cs="Times New Roman"/>
          <w:sz w:val="24"/>
        </w:rPr>
        <w:t>data</w:t>
      </w:r>
      <w:proofErr w:type="gramEnd"/>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6A498E5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71BAEC7E"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2A6F67B0" w:rsidR="000A0E49" w:rsidRDefault="000A0E49" w:rsidP="003F2249">
      <w:pPr>
        <w:rPr>
          <w:rFonts w:ascii="Times New Roman" w:hAnsi="Times New Roman" w:cs="Times New Roman"/>
          <w:sz w:val="24"/>
        </w:rPr>
      </w:pPr>
      <w:r>
        <w:rPr>
          <w:rFonts w:ascii="Times New Roman" w:hAnsi="Times New Roman" w:cs="Times New Roman"/>
          <w:sz w:val="24"/>
        </w:rPr>
        <w:lastRenderedPageBreak/>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Pr="006C1B92">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lastRenderedPageBreak/>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2528ACCC" w14:textId="397861F7" w:rsidR="00961507" w:rsidRDefault="00961507" w:rsidP="003F2249">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p w14:paraId="48CD689B" w14:textId="7E9427E1" w:rsidR="00B60AFD" w:rsidRDefault="00961507" w:rsidP="00053B09">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0</m:t>
                  </m:r>
                  <m:r>
                    <w:rPr>
                      <w:rFonts w:ascii="Cambria Math" w:hAnsi="Cambria Math" w:cs="Times New Roman"/>
                      <w:sz w:val="24"/>
                    </w:rPr>
                    <m:t xml:space="preserve">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p w14:paraId="0DAD5350" w14:textId="7F0527AB"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 can be written as:</w:t>
      </w:r>
    </w:p>
    <w:p w14:paraId="75C802D5" w14:textId="1B5BF5E9" w:rsidR="00172C2C" w:rsidRDefault="00172C2C" w:rsidP="003F2249">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p w14:paraId="012151BA" w14:textId="0B3BDEC2" w:rsidR="00172C2C" w:rsidRDefault="00172C2C"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r>
              <w:rPr>
                <w:rFonts w:ascii="Cambria Math" w:hAnsi="Cambria Math" w:cs="Times New Roman"/>
                <w:sz w:val="24"/>
              </w:rPr>
              <m:t>τ</m:t>
            </m:r>
          </m:sub>
          <m:sup>
            <m:r>
              <w:rPr>
                <w:rFonts w:ascii="Cambria Math" w:hAnsi="Cambria Math" w:cs="Times New Roman"/>
                <w:sz w:val="24"/>
              </w:rPr>
              <m:t>ϕ</m:t>
            </m:r>
          </m:sup>
        </m:sSubSup>
      </m:oMath>
      <w:r>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Pr>
          <w:rFonts w:ascii="Times New Roman" w:hAnsi="Times New Roman" w:cs="Times New Roman"/>
          <w:sz w:val="24"/>
        </w:rPr>
        <w:t xml:space="preserve">at the time point </w:t>
      </w:r>
      <m:oMath>
        <m:r>
          <w:rPr>
            <w:rFonts w:ascii="Cambria Math" w:hAnsi="Cambria Math" w:cs="Times New Roman"/>
            <w:sz w:val="24"/>
          </w:rPr>
          <m:t>t</m:t>
        </m:r>
      </m:oMath>
      <w:r>
        <w:rPr>
          <w:rFonts w:ascii="Times New Roman" w:hAnsi="Times New Roman" w:cs="Times New Roman"/>
          <w:sz w:val="24"/>
        </w:rPr>
        <w:t xml:space="preserve"> with the time budget </w:t>
      </w:r>
      <m:oMath>
        <m:r>
          <w:rPr>
            <w:rFonts w:ascii="Cambria Math" w:hAnsi="Cambria Math" w:cs="Times New Roman"/>
            <w:sz w:val="24"/>
          </w:rPr>
          <m:t>τ</m:t>
        </m:r>
      </m:oMath>
      <w:r>
        <w:rPr>
          <w:rFonts w:ascii="Times New Roman" w:hAnsi="Times New Roman" w:cs="Times New Roman"/>
          <w:sz w:val="24"/>
        </w:rPr>
        <w:t xml:space="preserve">, and </w:t>
      </w:r>
      <m:oMath>
        <m:r>
          <w:rPr>
            <w:rFonts w:ascii="Cambria Math" w:hAnsi="Cambria Math" w:cs="Times New Roman"/>
            <w:sz w:val="24"/>
          </w:rPr>
          <m:t>S</m:t>
        </m:r>
      </m:oMath>
      <w:r>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p w14:paraId="17D03522" w14:textId="509F0F78" w:rsidR="00FE296D" w:rsidRDefault="00961507" w:rsidP="003F2249">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r>
                <w:rPr>
                  <w:rFonts w:ascii="Cambria Math" w:hAnsi="Cambria Math" w:cs="Times New Roman"/>
                  <w:sz w:val="24"/>
                </w:rPr>
                <m:t>∀τ∈</m:t>
              </m:r>
              <m:r>
                <m:rPr>
                  <m:sty m:val="p"/>
                </m:rPr>
                <w:rPr>
                  <w:rFonts w:ascii="Cambria Math" w:hAnsi="Cambria Math" w:cs="Times New Roman"/>
                  <w:sz w:val="24"/>
                </w:rPr>
                <m:t>Τ</m:t>
              </m:r>
            </m:e>
          </m:d>
        </m:oMath>
      </m:oMathPara>
    </w:p>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6EBA67AC"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w:t>
      </w:r>
      <w:r w:rsidR="00573994">
        <w:rPr>
          <w:rFonts w:ascii="Times New Roman" w:hAnsi="Times New Roman" w:cs="Times New Roman"/>
          <w:sz w:val="24"/>
        </w:rPr>
        <w:t>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5CF74608" w:rsidR="00A31DAF" w:rsidRDefault="00F26711" w:rsidP="00AB29A4">
      <w:pPr>
        <w:ind w:firstLine="720"/>
        <w:rPr>
          <w:rFonts w:ascii="Times New Roman" w:hAnsi="Times New Roman" w:cs="Times New Roman"/>
          <w:sz w:val="24"/>
        </w:rPr>
      </w:pPr>
      <w:r>
        <w:rPr>
          <w:rFonts w:ascii="Times New Roman" w:hAnsi="Times New Roman" w:cs="Times New Roman"/>
          <w:sz w:val="24"/>
        </w:rPr>
        <w:lastRenderedPageBreak/>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actually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14B3E8B6"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process, </w:t>
      </w:r>
      <w:r w:rsidR="001260C4">
        <w:rPr>
          <w:rFonts w:ascii="Times New Roman" w:hAnsi="Times New Roman" w:cs="Times New Roman"/>
          <w:sz w:val="24"/>
        </w:rPr>
        <w:t>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7FBEF51E"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represent 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946E972"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w:t>
      </w:r>
      <w:r w:rsidR="000414CB">
        <w:rPr>
          <w:rFonts w:ascii="Times New Roman" w:hAnsi="Times New Roman" w:cs="Times New Roman"/>
          <w:sz w:val="24"/>
        </w:rPr>
        <w:t xml:space="preserve">he calculation of priori real-time STP </w:t>
      </w:r>
      <w:r w:rsidR="000414CB">
        <w:rPr>
          <w:rFonts w:ascii="Times New Roman" w:hAnsi="Times New Roman" w:cs="Times New Roman"/>
          <w:sz w:val="24"/>
        </w:rPr>
        <w:t xml:space="preserve">involves two phases </w:t>
      </w:r>
      <w:r w:rsidR="000414CB">
        <w:rPr>
          <w:rFonts w:ascii="Times New Roman" w:hAnsi="Times New Roman" w:cs="Times New Roman"/>
          <w:sz w:val="24"/>
        </w:rPr>
        <w:t>to simulate transit users’ two-step transit experience.</w:t>
      </w:r>
      <w:r w:rsidR="000414CB">
        <w:rPr>
          <w:rFonts w:ascii="Times New Roman" w:hAnsi="Times New Roman" w:cs="Times New Roman"/>
          <w:sz w:val="24"/>
        </w:rPr>
        <w:t xml:space="preserv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xml:space="preserve">. Then, we revisit each trajectory and recalculate each synchronization between buses </w:t>
      </w:r>
      <w:r>
        <w:rPr>
          <w:rFonts w:ascii="Times New Roman" w:hAnsi="Times New Roman" w:cs="Times New Roman"/>
          <w:sz w:val="24"/>
        </w:rPr>
        <w:t>with actual arrival time</w:t>
      </w:r>
      <w:r>
        <w:rPr>
          <w:rFonts w:ascii="Times New Roman" w:hAnsi="Times New Roman" w:cs="Times New Roman"/>
          <w:sz w:val="24"/>
        </w:rPr>
        <w:t>.</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 xml:space="preserve">However, because bus 1 is delayed, the user arrives late at the transfer </w:t>
      </w:r>
      <w:r w:rsidR="000A3C04">
        <w:rPr>
          <w:rFonts w:ascii="Times New Roman" w:hAnsi="Times New Roman" w:cs="Times New Roman"/>
          <w:sz w:val="24"/>
        </w:rPr>
        <w:lastRenderedPageBreak/>
        <w:t>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A0E3FC1" w14:textId="77777777" w:rsidR="00664640" w:rsidRPr="00664640" w:rsidRDefault="00664640" w:rsidP="00664640">
      <w:pPr>
        <w:rPr>
          <w:rFonts w:ascii="Times New Roman" w:hAnsi="Times New Roman" w:cs="Times New Roman"/>
          <w:sz w:val="24"/>
        </w:rPr>
      </w:pPr>
    </w:p>
    <w:p w14:paraId="1C9600A1" w14:textId="77777777" w:rsidR="00350E40" w:rsidRPr="003F2249" w:rsidRDefault="00350E40" w:rsidP="006155F9">
      <w:pPr>
        <w:rPr>
          <w:rFonts w:ascii="Times New Roman" w:hAnsi="Times New Roman" w:cs="Times New Roman"/>
          <w:sz w:val="24"/>
        </w:rPr>
      </w:pPr>
    </w:p>
    <w:sectPr w:rsidR="00350E40" w:rsidRPr="003F22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B1190" w14:textId="77777777" w:rsidR="00E23DAB" w:rsidRDefault="00E23DAB">
      <w:pPr>
        <w:spacing w:after="0" w:line="240" w:lineRule="auto"/>
      </w:pPr>
      <w:r>
        <w:separator/>
      </w:r>
    </w:p>
  </w:endnote>
  <w:endnote w:type="continuationSeparator" w:id="0">
    <w:p w14:paraId="217C30B6" w14:textId="77777777" w:rsidR="00E23DAB" w:rsidRDefault="00E23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D1FA2" w14:textId="77777777" w:rsidR="00E23DAB" w:rsidRDefault="00E23DAB">
      <w:pPr>
        <w:spacing w:after="0" w:line="240" w:lineRule="auto"/>
      </w:pPr>
      <w:r>
        <w:separator/>
      </w:r>
    </w:p>
  </w:footnote>
  <w:footnote w:type="continuationSeparator" w:id="0">
    <w:p w14:paraId="056EE641" w14:textId="77777777" w:rsidR="00E23DAB" w:rsidRDefault="00E23D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336F"/>
    <w:rsid w:val="00027785"/>
    <w:rsid w:val="00030FB4"/>
    <w:rsid w:val="00033300"/>
    <w:rsid w:val="000357A8"/>
    <w:rsid w:val="00037E7F"/>
    <w:rsid w:val="000414CB"/>
    <w:rsid w:val="00053B09"/>
    <w:rsid w:val="0007739A"/>
    <w:rsid w:val="00077EAB"/>
    <w:rsid w:val="00084391"/>
    <w:rsid w:val="00084E46"/>
    <w:rsid w:val="00084F14"/>
    <w:rsid w:val="00085658"/>
    <w:rsid w:val="00091B6E"/>
    <w:rsid w:val="00093E74"/>
    <w:rsid w:val="000940D4"/>
    <w:rsid w:val="000949CC"/>
    <w:rsid w:val="0009617D"/>
    <w:rsid w:val="000A0E49"/>
    <w:rsid w:val="000A15A9"/>
    <w:rsid w:val="000A3C04"/>
    <w:rsid w:val="000D0027"/>
    <w:rsid w:val="000F46D9"/>
    <w:rsid w:val="000F5437"/>
    <w:rsid w:val="000F5C61"/>
    <w:rsid w:val="00104B9E"/>
    <w:rsid w:val="0011218F"/>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D4175"/>
    <w:rsid w:val="001D66FF"/>
    <w:rsid w:val="001E0AA3"/>
    <w:rsid w:val="001E0E0C"/>
    <w:rsid w:val="001E2E38"/>
    <w:rsid w:val="001E5DD0"/>
    <w:rsid w:val="001F06E3"/>
    <w:rsid w:val="0021133F"/>
    <w:rsid w:val="00212055"/>
    <w:rsid w:val="002145A0"/>
    <w:rsid w:val="00221F09"/>
    <w:rsid w:val="00232807"/>
    <w:rsid w:val="002403A3"/>
    <w:rsid w:val="00247644"/>
    <w:rsid w:val="00272AAD"/>
    <w:rsid w:val="0028433D"/>
    <w:rsid w:val="002934F6"/>
    <w:rsid w:val="00296189"/>
    <w:rsid w:val="00296DFF"/>
    <w:rsid w:val="002A470C"/>
    <w:rsid w:val="002A5DEA"/>
    <w:rsid w:val="002B749A"/>
    <w:rsid w:val="002C0C98"/>
    <w:rsid w:val="002C196A"/>
    <w:rsid w:val="002C4205"/>
    <w:rsid w:val="002D55E5"/>
    <w:rsid w:val="002F0DFC"/>
    <w:rsid w:val="002F4D78"/>
    <w:rsid w:val="002F4FBD"/>
    <w:rsid w:val="002F5AB8"/>
    <w:rsid w:val="00302216"/>
    <w:rsid w:val="003026D4"/>
    <w:rsid w:val="00304C4D"/>
    <w:rsid w:val="00317032"/>
    <w:rsid w:val="00323CE6"/>
    <w:rsid w:val="00337640"/>
    <w:rsid w:val="0034562F"/>
    <w:rsid w:val="003503C0"/>
    <w:rsid w:val="00350E40"/>
    <w:rsid w:val="00362CD1"/>
    <w:rsid w:val="00362D3B"/>
    <w:rsid w:val="00372057"/>
    <w:rsid w:val="00373180"/>
    <w:rsid w:val="003A1036"/>
    <w:rsid w:val="003A1EBA"/>
    <w:rsid w:val="003A4C0B"/>
    <w:rsid w:val="003A4F38"/>
    <w:rsid w:val="003C0271"/>
    <w:rsid w:val="003C5476"/>
    <w:rsid w:val="003D5DAE"/>
    <w:rsid w:val="003E38F9"/>
    <w:rsid w:val="003F2249"/>
    <w:rsid w:val="003F509C"/>
    <w:rsid w:val="003F60A1"/>
    <w:rsid w:val="00411460"/>
    <w:rsid w:val="00413119"/>
    <w:rsid w:val="00415389"/>
    <w:rsid w:val="0042092C"/>
    <w:rsid w:val="00421E17"/>
    <w:rsid w:val="00424114"/>
    <w:rsid w:val="0042621E"/>
    <w:rsid w:val="00435413"/>
    <w:rsid w:val="004409CA"/>
    <w:rsid w:val="0045061F"/>
    <w:rsid w:val="00483D98"/>
    <w:rsid w:val="00487870"/>
    <w:rsid w:val="00490832"/>
    <w:rsid w:val="0049227F"/>
    <w:rsid w:val="004A5E68"/>
    <w:rsid w:val="004A73BD"/>
    <w:rsid w:val="004B5A8E"/>
    <w:rsid w:val="004E149F"/>
    <w:rsid w:val="004E348C"/>
    <w:rsid w:val="004E5438"/>
    <w:rsid w:val="004E54A0"/>
    <w:rsid w:val="004F1C5D"/>
    <w:rsid w:val="004F2985"/>
    <w:rsid w:val="004F63AD"/>
    <w:rsid w:val="00522A06"/>
    <w:rsid w:val="00522CA4"/>
    <w:rsid w:val="00531B73"/>
    <w:rsid w:val="00537C02"/>
    <w:rsid w:val="005570A9"/>
    <w:rsid w:val="00560AED"/>
    <w:rsid w:val="0056537E"/>
    <w:rsid w:val="00573994"/>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5CC9"/>
    <w:rsid w:val="005F2458"/>
    <w:rsid w:val="005F3255"/>
    <w:rsid w:val="00600B1B"/>
    <w:rsid w:val="006043E3"/>
    <w:rsid w:val="0061074A"/>
    <w:rsid w:val="006155F9"/>
    <w:rsid w:val="006211BB"/>
    <w:rsid w:val="006253EF"/>
    <w:rsid w:val="00630486"/>
    <w:rsid w:val="006475CF"/>
    <w:rsid w:val="006509D2"/>
    <w:rsid w:val="00664640"/>
    <w:rsid w:val="00675490"/>
    <w:rsid w:val="00682243"/>
    <w:rsid w:val="00684FAB"/>
    <w:rsid w:val="006865C9"/>
    <w:rsid w:val="00692D02"/>
    <w:rsid w:val="00696101"/>
    <w:rsid w:val="00697B8F"/>
    <w:rsid w:val="006A0307"/>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82905"/>
    <w:rsid w:val="00786B12"/>
    <w:rsid w:val="007A7807"/>
    <w:rsid w:val="007B697F"/>
    <w:rsid w:val="007C0B21"/>
    <w:rsid w:val="007C30F1"/>
    <w:rsid w:val="007C60F8"/>
    <w:rsid w:val="007C7BF7"/>
    <w:rsid w:val="007D3144"/>
    <w:rsid w:val="007D5C1C"/>
    <w:rsid w:val="007D697F"/>
    <w:rsid w:val="007D7165"/>
    <w:rsid w:val="007E62F4"/>
    <w:rsid w:val="007F5045"/>
    <w:rsid w:val="007F6F11"/>
    <w:rsid w:val="00820657"/>
    <w:rsid w:val="008240D2"/>
    <w:rsid w:val="00830FE4"/>
    <w:rsid w:val="008325ED"/>
    <w:rsid w:val="00844980"/>
    <w:rsid w:val="008515F1"/>
    <w:rsid w:val="0088069B"/>
    <w:rsid w:val="008835E4"/>
    <w:rsid w:val="008B0B49"/>
    <w:rsid w:val="008B5FBD"/>
    <w:rsid w:val="008C0B6F"/>
    <w:rsid w:val="008C5E03"/>
    <w:rsid w:val="008D036E"/>
    <w:rsid w:val="008D394F"/>
    <w:rsid w:val="008D4940"/>
    <w:rsid w:val="008E4DCD"/>
    <w:rsid w:val="008F4096"/>
    <w:rsid w:val="008F6645"/>
    <w:rsid w:val="008F6D52"/>
    <w:rsid w:val="00901944"/>
    <w:rsid w:val="009053AC"/>
    <w:rsid w:val="009207FD"/>
    <w:rsid w:val="00925CDE"/>
    <w:rsid w:val="00936DA5"/>
    <w:rsid w:val="00943579"/>
    <w:rsid w:val="009517B7"/>
    <w:rsid w:val="0095473C"/>
    <w:rsid w:val="00961507"/>
    <w:rsid w:val="00963E18"/>
    <w:rsid w:val="0096675D"/>
    <w:rsid w:val="00967A7C"/>
    <w:rsid w:val="00970FA0"/>
    <w:rsid w:val="00975624"/>
    <w:rsid w:val="0097703E"/>
    <w:rsid w:val="00991D1D"/>
    <w:rsid w:val="00993893"/>
    <w:rsid w:val="009A00B0"/>
    <w:rsid w:val="009A7699"/>
    <w:rsid w:val="009B04F3"/>
    <w:rsid w:val="009B1E8C"/>
    <w:rsid w:val="009D4A81"/>
    <w:rsid w:val="009D538B"/>
    <w:rsid w:val="009E697F"/>
    <w:rsid w:val="009F28DE"/>
    <w:rsid w:val="00A022C1"/>
    <w:rsid w:val="00A101F9"/>
    <w:rsid w:val="00A10C4C"/>
    <w:rsid w:val="00A11477"/>
    <w:rsid w:val="00A12A72"/>
    <w:rsid w:val="00A164FA"/>
    <w:rsid w:val="00A26C37"/>
    <w:rsid w:val="00A31DAF"/>
    <w:rsid w:val="00A47797"/>
    <w:rsid w:val="00A5711E"/>
    <w:rsid w:val="00A618FD"/>
    <w:rsid w:val="00A708D5"/>
    <w:rsid w:val="00A850B7"/>
    <w:rsid w:val="00AB1BBB"/>
    <w:rsid w:val="00AB29A4"/>
    <w:rsid w:val="00AD78C8"/>
    <w:rsid w:val="00AE34E3"/>
    <w:rsid w:val="00AE400B"/>
    <w:rsid w:val="00B10BC3"/>
    <w:rsid w:val="00B10E09"/>
    <w:rsid w:val="00B1688C"/>
    <w:rsid w:val="00B20CF9"/>
    <w:rsid w:val="00B32C2F"/>
    <w:rsid w:val="00B60AFD"/>
    <w:rsid w:val="00B64677"/>
    <w:rsid w:val="00B66A13"/>
    <w:rsid w:val="00B95398"/>
    <w:rsid w:val="00BA3804"/>
    <w:rsid w:val="00BA751E"/>
    <w:rsid w:val="00BB05F0"/>
    <w:rsid w:val="00BB35CC"/>
    <w:rsid w:val="00BC0744"/>
    <w:rsid w:val="00BC315F"/>
    <w:rsid w:val="00BC69D1"/>
    <w:rsid w:val="00BD5D68"/>
    <w:rsid w:val="00BD7B79"/>
    <w:rsid w:val="00BE0A9D"/>
    <w:rsid w:val="00BE2FCA"/>
    <w:rsid w:val="00BF3D22"/>
    <w:rsid w:val="00C01083"/>
    <w:rsid w:val="00C01D2A"/>
    <w:rsid w:val="00C172FE"/>
    <w:rsid w:val="00C2493C"/>
    <w:rsid w:val="00C3493D"/>
    <w:rsid w:val="00C4627C"/>
    <w:rsid w:val="00C573D5"/>
    <w:rsid w:val="00C6239D"/>
    <w:rsid w:val="00C70019"/>
    <w:rsid w:val="00CA684C"/>
    <w:rsid w:val="00CB0368"/>
    <w:rsid w:val="00CB7C0F"/>
    <w:rsid w:val="00CC4195"/>
    <w:rsid w:val="00CE4B21"/>
    <w:rsid w:val="00CF34E8"/>
    <w:rsid w:val="00D02C92"/>
    <w:rsid w:val="00D04BE1"/>
    <w:rsid w:val="00D11568"/>
    <w:rsid w:val="00D16DFC"/>
    <w:rsid w:val="00D24B01"/>
    <w:rsid w:val="00D562F0"/>
    <w:rsid w:val="00D627C6"/>
    <w:rsid w:val="00D650E1"/>
    <w:rsid w:val="00D679DA"/>
    <w:rsid w:val="00D755B7"/>
    <w:rsid w:val="00D854D8"/>
    <w:rsid w:val="00D87F1E"/>
    <w:rsid w:val="00D9047E"/>
    <w:rsid w:val="00D93D19"/>
    <w:rsid w:val="00DA0CDE"/>
    <w:rsid w:val="00DB0AB4"/>
    <w:rsid w:val="00DB7396"/>
    <w:rsid w:val="00DC14C2"/>
    <w:rsid w:val="00DD367B"/>
    <w:rsid w:val="00DD64FA"/>
    <w:rsid w:val="00DF091E"/>
    <w:rsid w:val="00DF6B8D"/>
    <w:rsid w:val="00DF771C"/>
    <w:rsid w:val="00E20340"/>
    <w:rsid w:val="00E2153E"/>
    <w:rsid w:val="00E23DAB"/>
    <w:rsid w:val="00E323A0"/>
    <w:rsid w:val="00E446FE"/>
    <w:rsid w:val="00E44B8E"/>
    <w:rsid w:val="00E45980"/>
    <w:rsid w:val="00E51B85"/>
    <w:rsid w:val="00E5228A"/>
    <w:rsid w:val="00E744ED"/>
    <w:rsid w:val="00E757F0"/>
    <w:rsid w:val="00E93B77"/>
    <w:rsid w:val="00E96CB7"/>
    <w:rsid w:val="00EB1B29"/>
    <w:rsid w:val="00EB28BB"/>
    <w:rsid w:val="00EB36E0"/>
    <w:rsid w:val="00EB39CE"/>
    <w:rsid w:val="00EB5827"/>
    <w:rsid w:val="00EC71EC"/>
    <w:rsid w:val="00ED2135"/>
    <w:rsid w:val="00EF6BFC"/>
    <w:rsid w:val="00EF7CFF"/>
    <w:rsid w:val="00F0010D"/>
    <w:rsid w:val="00F06C9D"/>
    <w:rsid w:val="00F14872"/>
    <w:rsid w:val="00F2015B"/>
    <w:rsid w:val="00F223B1"/>
    <w:rsid w:val="00F245B7"/>
    <w:rsid w:val="00F26711"/>
    <w:rsid w:val="00F32C24"/>
    <w:rsid w:val="00F61169"/>
    <w:rsid w:val="00F652BD"/>
    <w:rsid w:val="00F70079"/>
    <w:rsid w:val="00F72B06"/>
    <w:rsid w:val="00F762A7"/>
    <w:rsid w:val="00F805EA"/>
    <w:rsid w:val="00F823AC"/>
    <w:rsid w:val="00F85359"/>
    <w:rsid w:val="00FB02A7"/>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E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6</TotalTime>
  <Pages>7</Pages>
  <Words>8925</Words>
  <Characters>50877</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268</cp:revision>
  <dcterms:created xsi:type="dcterms:W3CDTF">2021-06-22T14:57:00Z</dcterms:created>
  <dcterms:modified xsi:type="dcterms:W3CDTF">2021-07-14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